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DA1D2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Milestones  </w:t>
      </w:r>
    </w:p>
    <w:p w:rsidR="0008177B" w:rsidRDefault="00DA1D2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DA1D2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08177B" w:rsidRDefault="00DA1D2B" w:rsidP="00550EFD">
      <w:pPr>
        <w:spacing w:after="0" w:line="480" w:lineRule="auto"/>
        <w:jc w:val="center"/>
        <w:rPr>
          <w:rFonts w:ascii="Times New Roman" w:hAnsi="Times New Roman" w:cs="Times New Roman"/>
          <w:b/>
          <w:sz w:val="24"/>
          <w:szCs w:val="24"/>
        </w:rPr>
      </w:pPr>
      <w:r w:rsidRPr="002913D3">
        <w:rPr>
          <w:rFonts w:ascii="Times New Roman" w:hAnsi="Times New Roman" w:cs="Times New Roman"/>
          <w:b/>
          <w:sz w:val="24"/>
          <w:szCs w:val="24"/>
        </w:rPr>
        <w:lastRenderedPageBreak/>
        <w:t xml:space="preserve">Milestones </w:t>
      </w:r>
    </w:p>
    <w:p w:rsidR="00761298" w:rsidRPr="00761298" w:rsidRDefault="00DA1D2B" w:rsidP="0076129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647A7">
        <w:rPr>
          <w:rFonts w:ascii="Times New Roman" w:hAnsi="Times New Roman" w:cs="Times New Roman"/>
          <w:sz w:val="24"/>
          <w:szCs w:val="24"/>
        </w:rPr>
        <w:tab/>
      </w:r>
      <w:r>
        <w:rPr>
          <w:rFonts w:ascii="Times New Roman" w:hAnsi="Times New Roman" w:cs="Times New Roman"/>
          <w:sz w:val="24"/>
          <w:szCs w:val="24"/>
        </w:rPr>
        <w:t>Pregnancy is a complicated procedure which lasts for a period of nine months during those nine months the mother carries the child inside her womb and many changes occur and also many milestones are achieved both by the mother and the child. All these mil</w:t>
      </w:r>
      <w:r>
        <w:rPr>
          <w:rFonts w:ascii="Times New Roman" w:hAnsi="Times New Roman" w:cs="Times New Roman"/>
          <w:sz w:val="24"/>
          <w:szCs w:val="24"/>
        </w:rPr>
        <w:t>estones include the physical, emotional and psychological changes in the mother and the child. So it is important to keep a close eye at the behavior of the mother because if he mother is healthy than that means that the child will also be healthy. The cha</w:t>
      </w:r>
      <w:r>
        <w:rPr>
          <w:rFonts w:ascii="Times New Roman" w:hAnsi="Times New Roman" w:cs="Times New Roman"/>
          <w:sz w:val="24"/>
          <w:szCs w:val="24"/>
        </w:rPr>
        <w:t>nges that occur during pregnancy are body organs development and it is noteworthy here that once the fetus is developed and all the organs are formed when the child is considered as a complete human being. So all these milestones are important in the devel</w:t>
      </w:r>
      <w:r>
        <w:rPr>
          <w:rFonts w:ascii="Times New Roman" w:hAnsi="Times New Roman" w:cs="Times New Roman"/>
          <w:sz w:val="24"/>
          <w:szCs w:val="24"/>
        </w:rPr>
        <w:t xml:space="preserve">opment of full and healthy human beings.  </w:t>
      </w:r>
    </w:p>
    <w:p w:rsidR="00267851" w:rsidRDefault="00DA1D2B" w:rsidP="002913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32F6D">
        <w:rPr>
          <w:rFonts w:ascii="Times New Roman" w:hAnsi="Times New Roman" w:cs="Times New Roman"/>
          <w:sz w:val="24"/>
          <w:szCs w:val="24"/>
        </w:rPr>
        <w:t>The transformation during pregnancy from a small fertilized egg to a fully forme</w:t>
      </w:r>
      <w:r w:rsidR="00B14FC5">
        <w:rPr>
          <w:rFonts w:ascii="Times New Roman" w:hAnsi="Times New Roman" w:cs="Times New Roman"/>
          <w:sz w:val="24"/>
          <w:szCs w:val="24"/>
        </w:rPr>
        <w:t xml:space="preserve">d baby is totally mind-blowing. The start of pregnancy is basically the first day of the female's last menstrual period. This cycle is also called menstrual age and it occurs two weeks ahead when the actual conception occurs. </w:t>
      </w:r>
      <w:r w:rsidR="00EB0AD8">
        <w:rPr>
          <w:rFonts w:ascii="Times New Roman" w:hAnsi="Times New Roman" w:cs="Times New Roman"/>
          <w:sz w:val="24"/>
          <w:szCs w:val="24"/>
        </w:rPr>
        <w:t xml:space="preserve">The baby inside the mother womb goes through various developmental stages which start as a fertilized egg. </w:t>
      </w:r>
      <w:r w:rsidR="00641F05">
        <w:rPr>
          <w:rFonts w:ascii="Times New Roman" w:hAnsi="Times New Roman" w:cs="Times New Roman"/>
          <w:sz w:val="24"/>
          <w:szCs w:val="24"/>
        </w:rPr>
        <w:t xml:space="preserve">This egg further develops into a blastocyst, an embryo and then finally into a fetus. </w:t>
      </w:r>
      <w:r w:rsidR="00625C8F">
        <w:rPr>
          <w:rFonts w:ascii="Times New Roman" w:hAnsi="Times New Roman" w:cs="Times New Roman"/>
          <w:sz w:val="24"/>
          <w:szCs w:val="24"/>
        </w:rPr>
        <w:t xml:space="preserve">There are many milestones that the child will meet, which starts at the time of fertilization until the delivery of </w:t>
      </w:r>
      <w:r w:rsidR="00424D2B">
        <w:rPr>
          <w:rFonts w:ascii="Times New Roman" w:hAnsi="Times New Roman" w:cs="Times New Roman"/>
          <w:sz w:val="24"/>
          <w:szCs w:val="24"/>
        </w:rPr>
        <w:t>the child, these milestones include the heartbeat development during the first three months and also the development of head in the last three months</w:t>
      </w:r>
      <w:r w:rsidR="00656F98">
        <w:rPr>
          <w:rFonts w:ascii="Times New Roman" w:hAnsi="Times New Roman" w:cs="Times New Roman"/>
          <w:sz w:val="24"/>
          <w:szCs w:val="24"/>
        </w:rPr>
        <w:t xml:space="preserve"> </w:t>
      </w:r>
      <w:r w:rsidR="00F356DE">
        <w:rPr>
          <w:rFonts w:ascii="Times New Roman" w:hAnsi="Times New Roman" w:cs="Times New Roman"/>
          <w:sz w:val="24"/>
          <w:szCs w:val="24"/>
        </w:rPr>
        <w:fldChar w:fldCharType="begin"/>
      </w:r>
      <w:r w:rsidR="00F356DE">
        <w:rPr>
          <w:rFonts w:ascii="Times New Roman" w:hAnsi="Times New Roman" w:cs="Times New Roman"/>
          <w:sz w:val="24"/>
          <w:szCs w:val="24"/>
        </w:rPr>
        <w:instrText xml:space="preserve"> ADDIN ZOTERO_ITEM CSL_CITATION {"citationID":"GKa2keG8","properties":{"formattedCitation":"(\\uc0\\u8220{}Pregnancy After Transplantation: Milestones and Assessments of Risk - Armenti - 2011 - American Journal of Transplantation - Wiley Online Library,\\uc0\\u8221{} n.d.)","plainCitation":"(“Pregnancy After Transplantation: Milestones and Assessments of Risk - Armenti - 2011 - American Journal of Transplantation - Wiley Online Library,” n.d.)","noteIndex":0},"citationItems":[{"id":1287,"uris":["http://zotero.org/users/local/4C6u8dIT/items/PLM69EUN"],"uri":["http://zotero.org/users/local/4C6u8dIT/items/PLM69EUN"],"itemData":{"id":1287,"type":"webpage","title":"Pregnancy After Transplantation: Milestones and Assessments of Risk - Armenti - 2011 - American Journal of Transplantation - Wiley Online Library","URL":"https://onlinelibrary.wiley.com/doi/full/10.1111/j.1600-6143.2011.03716.x","accessed":{"date-parts":[["2019",4,6]]}}}],"schema":"https://github.com/citation-style-language/schema/raw/master/csl-citation.json"} </w:instrText>
      </w:r>
      <w:r w:rsidR="00F356DE">
        <w:rPr>
          <w:rFonts w:ascii="Times New Roman" w:hAnsi="Times New Roman" w:cs="Times New Roman"/>
          <w:sz w:val="24"/>
          <w:szCs w:val="24"/>
        </w:rPr>
        <w:fldChar w:fldCharType="separate"/>
      </w:r>
      <w:r w:rsidR="00F356DE" w:rsidRPr="00F356DE">
        <w:rPr>
          <w:rFonts w:ascii="Times New Roman" w:hAnsi="Times New Roman" w:cs="Times New Roman"/>
          <w:sz w:val="24"/>
          <w:szCs w:val="24"/>
        </w:rPr>
        <w:t>(“Pregnancy After Transplantation: Milestones and Assessments of Risk - Armenti - 2011 - American Journal of Transplantation - Wiley Online Library,” n.d.)</w:t>
      </w:r>
      <w:r w:rsidR="00F356DE">
        <w:rPr>
          <w:rFonts w:ascii="Times New Roman" w:hAnsi="Times New Roman" w:cs="Times New Roman"/>
          <w:sz w:val="24"/>
          <w:szCs w:val="24"/>
        </w:rPr>
        <w:fldChar w:fldCharType="end"/>
      </w:r>
      <w:r w:rsidR="00424D2B">
        <w:rPr>
          <w:rFonts w:ascii="Times New Roman" w:hAnsi="Times New Roman" w:cs="Times New Roman"/>
          <w:sz w:val="24"/>
          <w:szCs w:val="24"/>
        </w:rPr>
        <w:t xml:space="preserve">. </w:t>
      </w:r>
      <w:r w:rsidR="000F5150">
        <w:rPr>
          <w:rFonts w:ascii="Times New Roman" w:hAnsi="Times New Roman" w:cs="Times New Roman"/>
          <w:sz w:val="24"/>
          <w:szCs w:val="24"/>
        </w:rPr>
        <w:br/>
      </w:r>
      <w:r w:rsidR="00B42829" w:rsidRPr="001A3EB4">
        <w:rPr>
          <w:rFonts w:ascii="Times New Roman" w:hAnsi="Times New Roman" w:cs="Times New Roman"/>
          <w:b/>
          <w:sz w:val="24"/>
          <w:szCs w:val="24"/>
        </w:rPr>
        <w:t>Fertilization:</w:t>
      </w:r>
    </w:p>
    <w:p w:rsidR="00B42829" w:rsidRDefault="00DA1D2B" w:rsidP="002913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5DD9">
        <w:rPr>
          <w:rFonts w:ascii="Times New Roman" w:hAnsi="Times New Roman" w:cs="Times New Roman"/>
          <w:sz w:val="24"/>
          <w:szCs w:val="24"/>
        </w:rPr>
        <w:t xml:space="preserve">It is a known fact that during every menstrual cycle one egg is released from one of the ovaries which happens about 14 days after the last cycle happened. Ovulation is a process which </w:t>
      </w:r>
      <w:r w:rsidR="006E5DD9">
        <w:rPr>
          <w:rFonts w:ascii="Times New Roman" w:hAnsi="Times New Roman" w:cs="Times New Roman"/>
          <w:sz w:val="24"/>
          <w:szCs w:val="24"/>
        </w:rPr>
        <w:lastRenderedPageBreak/>
        <w:t xml:space="preserve">refers to the release of the eff which is then moved into a funnel-shaped end of one of the fallopian tubes. </w:t>
      </w:r>
      <w:r w:rsidR="001F2724">
        <w:rPr>
          <w:rFonts w:ascii="Times New Roman" w:hAnsi="Times New Roman" w:cs="Times New Roman"/>
          <w:sz w:val="24"/>
          <w:szCs w:val="24"/>
        </w:rPr>
        <w:t xml:space="preserve">During ovulation, the fluid in the cervix becomes more fluid and also elastic which helps the sperm to enter the uterus rapidly. </w:t>
      </w:r>
      <w:r w:rsidR="0091777C">
        <w:rPr>
          <w:rFonts w:ascii="Times New Roman" w:hAnsi="Times New Roman" w:cs="Times New Roman"/>
          <w:sz w:val="24"/>
          <w:szCs w:val="24"/>
        </w:rPr>
        <w:t>Once the sperm reaches the fallopian tube then fertilization takes place there the cell linings of the fallopian tube facilitates fertilization. The sperm then penetrates the egg as result fertilization takes place</w:t>
      </w:r>
      <w:r w:rsidR="009147A9">
        <w:rPr>
          <w:rFonts w:ascii="Times New Roman" w:hAnsi="Times New Roman" w:cs="Times New Roman"/>
          <w:sz w:val="24"/>
          <w:szCs w:val="24"/>
        </w:rPr>
        <w:t xml:space="preserve">. </w:t>
      </w:r>
      <w:r w:rsidR="0029731A">
        <w:rPr>
          <w:rFonts w:ascii="Times New Roman" w:hAnsi="Times New Roman" w:cs="Times New Roman"/>
          <w:sz w:val="24"/>
          <w:szCs w:val="24"/>
        </w:rPr>
        <w:t>hair like cilia push the zygote into the uterus, the zygote divides quite fast when it moves down the fallopian tube, in a total period of 3-5c days the zygote enters the uterus</w:t>
      </w:r>
      <w:r w:rsidR="006A16B5">
        <w:rPr>
          <w:rFonts w:ascii="Times New Roman" w:hAnsi="Times New Roman" w:cs="Times New Roman"/>
          <w:sz w:val="24"/>
          <w:szCs w:val="24"/>
        </w:rPr>
        <w:t xml:space="preserve"> </w:t>
      </w:r>
      <w:r w:rsidR="006A16B5">
        <w:rPr>
          <w:rFonts w:ascii="Times New Roman" w:hAnsi="Times New Roman" w:cs="Times New Roman"/>
          <w:sz w:val="24"/>
          <w:szCs w:val="24"/>
        </w:rPr>
        <w:fldChar w:fldCharType="begin"/>
      </w:r>
      <w:r w:rsidR="006A16B5">
        <w:rPr>
          <w:rFonts w:ascii="Times New Roman" w:hAnsi="Times New Roman" w:cs="Times New Roman"/>
          <w:sz w:val="24"/>
          <w:szCs w:val="24"/>
        </w:rPr>
        <w:instrText xml:space="preserve"> ADDIN ZOTERO_ITEM CSL_CITATION {"citationID":"czaDZgMr","properties":{"formattedCitation":"(Hatfield, n.d.)","plainCitation":"(Hatfield, n.d.)","noteIndex":0},"citationItems":[{"id":1289,"uris":["http://zotero.org/users/local/4C6u8dIT/items/QKNYPCM4"],"uri":["http://zotero.org/users/local/4C6u8dIT/items/QKNYPCM4"],"itemData":{"id":1289,"type":"webpage","title":"6 Post-Pregnancy Body Changes No One Tells You About","container-title":"WebMD","abstract":"WebMD discusses 6 post-pregnancy body changes that surprise many new moms.","URL":"https://www.webmd.com/parenting/baby/features/post-pregnancy-body-changes","language":"en","author":[{"family":"Hatfield","given":"Heather"}],"accessed":{"date-parts":[["2019",4,6]]}}}],"schema":"https://github.com/citation-style-language/schema/raw/master/csl-citation.json"} </w:instrText>
      </w:r>
      <w:r w:rsidR="006A16B5">
        <w:rPr>
          <w:rFonts w:ascii="Times New Roman" w:hAnsi="Times New Roman" w:cs="Times New Roman"/>
          <w:sz w:val="24"/>
          <w:szCs w:val="24"/>
        </w:rPr>
        <w:fldChar w:fldCharType="separate"/>
      </w:r>
      <w:r w:rsidR="006A16B5" w:rsidRPr="006A16B5">
        <w:rPr>
          <w:rFonts w:ascii="Times New Roman" w:hAnsi="Times New Roman" w:cs="Times New Roman"/>
          <w:sz w:val="24"/>
        </w:rPr>
        <w:t>(Hatfield, n.d.)</w:t>
      </w:r>
      <w:r w:rsidR="006A16B5">
        <w:rPr>
          <w:rFonts w:ascii="Times New Roman" w:hAnsi="Times New Roman" w:cs="Times New Roman"/>
          <w:sz w:val="24"/>
          <w:szCs w:val="24"/>
        </w:rPr>
        <w:fldChar w:fldCharType="end"/>
      </w:r>
      <w:r w:rsidR="0029731A">
        <w:rPr>
          <w:rFonts w:ascii="Times New Roman" w:hAnsi="Times New Roman" w:cs="Times New Roman"/>
          <w:sz w:val="24"/>
          <w:szCs w:val="24"/>
        </w:rPr>
        <w:t xml:space="preserve">. </w:t>
      </w:r>
      <w:r w:rsidR="00690DFA">
        <w:rPr>
          <w:rFonts w:ascii="Times New Roman" w:hAnsi="Times New Roman" w:cs="Times New Roman"/>
          <w:sz w:val="24"/>
          <w:szCs w:val="24"/>
        </w:rPr>
        <w:t xml:space="preserve">In the zygote, the cells become a hollow ball of cells which are called blastocyst. </w:t>
      </w:r>
      <w:r w:rsidR="00706BE7">
        <w:rPr>
          <w:rFonts w:ascii="Times New Roman" w:hAnsi="Times New Roman" w:cs="Times New Roman"/>
          <w:sz w:val="24"/>
          <w:szCs w:val="24"/>
        </w:rPr>
        <w:t>After 5-8 days of fertilization, the blastocyst sti</w:t>
      </w:r>
      <w:r w:rsidR="005F6F03">
        <w:rPr>
          <w:rFonts w:ascii="Times New Roman" w:hAnsi="Times New Roman" w:cs="Times New Roman"/>
          <w:sz w:val="24"/>
          <w:szCs w:val="24"/>
        </w:rPr>
        <w:t xml:space="preserve">cks to the lining of the uterus, this process is called implantation and it will complete in 9-10 days. </w:t>
      </w:r>
    </w:p>
    <w:p w:rsidR="0036369C" w:rsidRPr="001A3EB4" w:rsidRDefault="00DA1D2B" w:rsidP="002913D3">
      <w:pPr>
        <w:spacing w:after="0" w:line="480" w:lineRule="auto"/>
        <w:rPr>
          <w:rFonts w:ascii="Times New Roman" w:hAnsi="Times New Roman" w:cs="Times New Roman"/>
          <w:b/>
          <w:sz w:val="24"/>
          <w:szCs w:val="24"/>
        </w:rPr>
      </w:pPr>
      <w:r w:rsidRPr="001A3EB4">
        <w:rPr>
          <w:rFonts w:ascii="Times New Roman" w:hAnsi="Times New Roman" w:cs="Times New Roman"/>
          <w:b/>
          <w:sz w:val="24"/>
          <w:szCs w:val="24"/>
        </w:rPr>
        <w:t>Embryonic Development:</w:t>
      </w:r>
    </w:p>
    <w:p w:rsidR="0036369C" w:rsidRDefault="00DA1D2B" w:rsidP="001A3E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is the development of the embryo, this embryo develops inside the amniotic sac which is present under the lin</w:t>
      </w:r>
      <w:r w:rsidR="009D61EF">
        <w:rPr>
          <w:rFonts w:ascii="Times New Roman" w:hAnsi="Times New Roman" w:cs="Times New Roman"/>
          <w:sz w:val="24"/>
          <w:szCs w:val="24"/>
        </w:rPr>
        <w:t>ing of the uterus on one side. In this stage, most of the internal organs and also external body structures are formed. Most of the body pa</w:t>
      </w:r>
      <w:r w:rsidR="0092475D">
        <w:rPr>
          <w:rFonts w:ascii="Times New Roman" w:hAnsi="Times New Roman" w:cs="Times New Roman"/>
          <w:sz w:val="24"/>
          <w:szCs w:val="24"/>
        </w:rPr>
        <w:t xml:space="preserve">rts and organs are formed </w:t>
      </w:r>
      <w:r w:rsidR="00955062">
        <w:rPr>
          <w:rFonts w:ascii="Times New Roman" w:hAnsi="Times New Roman" w:cs="Times New Roman"/>
          <w:sz w:val="24"/>
          <w:szCs w:val="24"/>
        </w:rPr>
        <w:t>3 weeks after fertilization</w:t>
      </w:r>
      <w:r w:rsidR="003C2D14">
        <w:rPr>
          <w:rFonts w:ascii="Times New Roman" w:hAnsi="Times New Roman" w:cs="Times New Roman"/>
          <w:sz w:val="24"/>
          <w:szCs w:val="24"/>
        </w:rPr>
        <w:t xml:space="preserve"> which equals to 5 weeks of pregnancy. At this point, the embryo gets elongate into a human shape. </w:t>
      </w:r>
      <w:r w:rsidR="00D758DC">
        <w:rPr>
          <w:rFonts w:ascii="Times New Roman" w:hAnsi="Times New Roman" w:cs="Times New Roman"/>
          <w:sz w:val="24"/>
          <w:szCs w:val="24"/>
        </w:rPr>
        <w:t xml:space="preserve">After a short period, the area that will late form the brain and spinal cord are developed. Heart and other blood vessels develop earlier around day 16. </w:t>
      </w:r>
      <w:r w:rsidR="00055BC6">
        <w:rPr>
          <w:rFonts w:ascii="Times New Roman" w:hAnsi="Times New Roman" w:cs="Times New Roman"/>
          <w:sz w:val="24"/>
          <w:szCs w:val="24"/>
        </w:rPr>
        <w:t xml:space="preserve">By day 20 the heart first time pumps fluid into the blood vessels and the first red blood cell formed and appears the next day. </w:t>
      </w:r>
      <w:r w:rsidR="001046BD">
        <w:rPr>
          <w:rFonts w:ascii="Times New Roman" w:hAnsi="Times New Roman" w:cs="Times New Roman"/>
          <w:sz w:val="24"/>
          <w:szCs w:val="24"/>
        </w:rPr>
        <w:t xml:space="preserve">After 10 weeks of fertilization, all the body organs are formed. </w:t>
      </w:r>
      <w:r w:rsidR="00C3411A">
        <w:rPr>
          <w:rFonts w:ascii="Times New Roman" w:hAnsi="Times New Roman" w:cs="Times New Roman"/>
          <w:sz w:val="24"/>
          <w:szCs w:val="24"/>
        </w:rPr>
        <w:t xml:space="preserve">But the brain and spinal cord continue to develop throughout the pregnancy. </w:t>
      </w:r>
      <w:r w:rsidR="00B73B1A">
        <w:rPr>
          <w:rFonts w:ascii="Times New Roman" w:hAnsi="Times New Roman" w:cs="Times New Roman"/>
          <w:sz w:val="24"/>
          <w:szCs w:val="24"/>
        </w:rPr>
        <w:t>At 8 weeks of pregnancy, the placenta and also fetus develops for about 6 weeks</w:t>
      </w:r>
      <w:r w:rsidR="006A16B5">
        <w:rPr>
          <w:rFonts w:ascii="Times New Roman" w:hAnsi="Times New Roman" w:cs="Times New Roman"/>
          <w:sz w:val="24"/>
          <w:szCs w:val="24"/>
        </w:rPr>
        <w:t xml:space="preserve"> </w:t>
      </w:r>
      <w:r w:rsidR="006A16B5">
        <w:rPr>
          <w:rFonts w:ascii="Times New Roman" w:hAnsi="Times New Roman" w:cs="Times New Roman"/>
          <w:sz w:val="24"/>
          <w:szCs w:val="24"/>
        </w:rPr>
        <w:fldChar w:fldCharType="begin"/>
      </w:r>
      <w:r w:rsidR="006A16B5">
        <w:rPr>
          <w:rFonts w:ascii="Times New Roman" w:hAnsi="Times New Roman" w:cs="Times New Roman"/>
          <w:sz w:val="24"/>
          <w:szCs w:val="24"/>
        </w:rPr>
        <w:instrText xml:space="preserve"> ADDIN ZOTERO_ITEM CSL_CITATION {"citationID":"2uB9QkLp","properties":{"formattedCitation":"(\\uc0\\u8220{}Stages of Development of the Fetus - Women\\uc0\\u8217{}s Health Issues,\\uc0\\u8221{} n.d.)","plainCitation":"(“Stages of Development of the Fetus - Women’s Health Issues,” n.d.)","noteIndex":0},"citationItems":[{"id":1291,"uris":["http://zotero.org/users/local/4C6u8dIT/items/EFELQNGJ"],"uri":["http://zotero.org/users/local/4C6u8dIT/items/EFELQNGJ"],"itemData":{"id":1291,"type":"webpage","title":"Stages of Development of the Fetus - Women's Health Issues","container-title":"MSD Manual Consumer Version","abstract":"Stages of Development of the Fetus - Explore from the MSD Manuals - Medical Consumer Version.","URL":"https://www.msdmanuals.com/home/women-s-health-issues/normal-pregnancy/stages-of-development-of-the-fetus","language":"en","accessed":{"date-parts":[["2019",4,6]]}}}],"schema":"https://github.com/citation-style-language/schema/raw/master/csl-citation.json"} </w:instrText>
      </w:r>
      <w:r w:rsidR="006A16B5">
        <w:rPr>
          <w:rFonts w:ascii="Times New Roman" w:hAnsi="Times New Roman" w:cs="Times New Roman"/>
          <w:sz w:val="24"/>
          <w:szCs w:val="24"/>
        </w:rPr>
        <w:fldChar w:fldCharType="separate"/>
      </w:r>
      <w:r w:rsidR="006A16B5" w:rsidRPr="006A16B5">
        <w:rPr>
          <w:rFonts w:ascii="Times New Roman" w:hAnsi="Times New Roman" w:cs="Times New Roman"/>
          <w:sz w:val="24"/>
          <w:szCs w:val="24"/>
        </w:rPr>
        <w:t>(“Stages of Development of the Fetus - Women’s Health Issues,” n.d.)</w:t>
      </w:r>
      <w:r w:rsidR="006A16B5">
        <w:rPr>
          <w:rFonts w:ascii="Times New Roman" w:hAnsi="Times New Roman" w:cs="Times New Roman"/>
          <w:sz w:val="24"/>
          <w:szCs w:val="24"/>
        </w:rPr>
        <w:fldChar w:fldCharType="end"/>
      </w:r>
      <w:r w:rsidR="00B73B1A">
        <w:rPr>
          <w:rFonts w:ascii="Times New Roman" w:hAnsi="Times New Roman" w:cs="Times New Roman"/>
          <w:sz w:val="24"/>
          <w:szCs w:val="24"/>
        </w:rPr>
        <w:t xml:space="preserve">. </w:t>
      </w:r>
    </w:p>
    <w:p w:rsidR="001A3EB4" w:rsidRDefault="001A3EB4" w:rsidP="001A3EB4">
      <w:pPr>
        <w:spacing w:after="0" w:line="480" w:lineRule="auto"/>
        <w:ind w:firstLine="720"/>
        <w:rPr>
          <w:rFonts w:ascii="Times New Roman" w:hAnsi="Times New Roman" w:cs="Times New Roman"/>
          <w:sz w:val="24"/>
          <w:szCs w:val="24"/>
        </w:rPr>
      </w:pPr>
    </w:p>
    <w:p w:rsidR="00B73B1A" w:rsidRPr="001A3EB4" w:rsidRDefault="00DA1D2B" w:rsidP="002913D3">
      <w:pPr>
        <w:spacing w:after="0" w:line="480" w:lineRule="auto"/>
        <w:rPr>
          <w:rFonts w:ascii="Times New Roman" w:hAnsi="Times New Roman" w:cs="Times New Roman"/>
          <w:b/>
          <w:sz w:val="24"/>
          <w:szCs w:val="24"/>
        </w:rPr>
      </w:pPr>
      <w:r w:rsidRPr="001A3EB4">
        <w:rPr>
          <w:rFonts w:ascii="Times New Roman" w:hAnsi="Times New Roman" w:cs="Times New Roman"/>
          <w:b/>
          <w:sz w:val="24"/>
          <w:szCs w:val="24"/>
        </w:rPr>
        <w:lastRenderedPageBreak/>
        <w:t>Fetal Development:</w:t>
      </w:r>
    </w:p>
    <w:p w:rsidR="00B73B1A" w:rsidRDefault="00DA1D2B" w:rsidP="002913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5FEA">
        <w:rPr>
          <w:rFonts w:ascii="Times New Roman" w:hAnsi="Times New Roman" w:cs="Times New Roman"/>
          <w:sz w:val="24"/>
          <w:szCs w:val="24"/>
        </w:rPr>
        <w:t>After 8 weeks of fertilization, the embryo is then considered as a fetus. At this point, the already</w:t>
      </w:r>
      <w:r w:rsidR="00AF7FD4">
        <w:rPr>
          <w:rFonts w:ascii="Times New Roman" w:hAnsi="Times New Roman" w:cs="Times New Roman"/>
          <w:sz w:val="24"/>
          <w:szCs w:val="24"/>
        </w:rPr>
        <w:t xml:space="preserve"> formed structures grow and develop. </w:t>
      </w:r>
    </w:p>
    <w:tbl>
      <w:tblPr>
        <w:tblStyle w:val="TableGrid"/>
        <w:tblW w:w="0" w:type="auto"/>
        <w:tblLook w:val="04A0" w:firstRow="1" w:lastRow="0" w:firstColumn="1" w:lastColumn="0" w:noHBand="0" w:noVBand="1"/>
      </w:tblPr>
      <w:tblGrid>
        <w:gridCol w:w="4675"/>
        <w:gridCol w:w="4675"/>
      </w:tblGrid>
      <w:tr w:rsidR="004F064B" w:rsidTr="00E0352C">
        <w:tc>
          <w:tcPr>
            <w:tcW w:w="9350" w:type="dxa"/>
            <w:gridSpan w:val="2"/>
          </w:tcPr>
          <w:p w:rsidR="005F6C3F" w:rsidRDefault="00DA1D2B" w:rsidP="005F6C3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Milestones </w:t>
            </w:r>
          </w:p>
        </w:tc>
      </w:tr>
      <w:tr w:rsidR="004F064B" w:rsidTr="005F6C3F">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12 weeks of Pregnancy</w:t>
            </w:r>
          </w:p>
        </w:tc>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etus </w:t>
            </w:r>
            <w:r>
              <w:rPr>
                <w:rFonts w:ascii="Times New Roman" w:hAnsi="Times New Roman" w:cs="Times New Roman"/>
                <w:sz w:val="24"/>
                <w:szCs w:val="24"/>
              </w:rPr>
              <w:t>fills the uterus</w:t>
            </w:r>
          </w:p>
        </w:tc>
      </w:tr>
      <w:tr w:rsidR="004F064B" w:rsidTr="005F6C3F">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 xml:space="preserve">14 weeks </w:t>
            </w:r>
          </w:p>
        </w:tc>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Sex of the child is identified</w:t>
            </w:r>
          </w:p>
        </w:tc>
      </w:tr>
      <w:tr w:rsidR="004F064B" w:rsidTr="005F6C3F">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 xml:space="preserve">About 16-18 weeks </w:t>
            </w:r>
          </w:p>
        </w:tc>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C00D6">
              <w:rPr>
                <w:rFonts w:ascii="Times New Roman" w:hAnsi="Times New Roman" w:cs="Times New Roman"/>
                <w:sz w:val="24"/>
                <w:szCs w:val="24"/>
              </w:rPr>
              <w:t>mother will feel the movement of the fetus</w:t>
            </w:r>
          </w:p>
        </w:tc>
      </w:tr>
      <w:tr w:rsidR="004F064B" w:rsidTr="005F6C3F">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About 24 weeks:</w:t>
            </w:r>
          </w:p>
        </w:tc>
        <w:tc>
          <w:tcPr>
            <w:tcW w:w="4675" w:type="dxa"/>
          </w:tcPr>
          <w:p w:rsidR="005F6C3F" w:rsidRDefault="00DA1D2B" w:rsidP="002913D3">
            <w:pPr>
              <w:spacing w:line="480" w:lineRule="auto"/>
              <w:rPr>
                <w:rFonts w:ascii="Times New Roman" w:hAnsi="Times New Roman" w:cs="Times New Roman"/>
                <w:sz w:val="24"/>
                <w:szCs w:val="24"/>
              </w:rPr>
            </w:pPr>
            <w:r>
              <w:rPr>
                <w:rFonts w:ascii="Times New Roman" w:hAnsi="Times New Roman" w:cs="Times New Roman"/>
                <w:sz w:val="24"/>
                <w:szCs w:val="24"/>
              </w:rPr>
              <w:t>The fetus has chances of survival outside the uterus</w:t>
            </w:r>
          </w:p>
        </w:tc>
      </w:tr>
    </w:tbl>
    <w:p w:rsidR="00C74D28" w:rsidRDefault="00DA1D2B" w:rsidP="00D27CA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t this point, the lungs </w:t>
      </w:r>
      <w:r w:rsidR="00A026C1">
        <w:rPr>
          <w:rFonts w:ascii="Times New Roman" w:hAnsi="Times New Roman" w:cs="Times New Roman"/>
          <w:sz w:val="24"/>
          <w:szCs w:val="24"/>
        </w:rPr>
        <w:t xml:space="preserve">also grow until the time of the delivery. </w:t>
      </w:r>
      <w:r w:rsidR="00CC6AFD">
        <w:rPr>
          <w:rFonts w:ascii="Times New Roman" w:hAnsi="Times New Roman" w:cs="Times New Roman"/>
          <w:sz w:val="24"/>
          <w:szCs w:val="24"/>
        </w:rPr>
        <w:t>T</w:t>
      </w:r>
      <w:r w:rsidR="001A456D">
        <w:rPr>
          <w:rFonts w:ascii="Times New Roman" w:hAnsi="Times New Roman" w:cs="Times New Roman"/>
          <w:sz w:val="24"/>
          <w:szCs w:val="24"/>
        </w:rPr>
        <w:t>hroughout</w:t>
      </w:r>
      <w:r w:rsidR="00CC6AFD">
        <w:rPr>
          <w:rFonts w:ascii="Times New Roman" w:hAnsi="Times New Roman" w:cs="Times New Roman"/>
          <w:sz w:val="24"/>
          <w:szCs w:val="24"/>
        </w:rPr>
        <w:t xml:space="preserve"> </w:t>
      </w:r>
      <w:r w:rsidR="001A456D">
        <w:rPr>
          <w:rFonts w:ascii="Times New Roman" w:hAnsi="Times New Roman" w:cs="Times New Roman"/>
          <w:sz w:val="24"/>
          <w:szCs w:val="24"/>
        </w:rPr>
        <w:t xml:space="preserve">pregnancy, the brain cells accumulate new cells and even after the first year of birth. The placenta </w:t>
      </w:r>
      <w:r w:rsidR="007F73A2">
        <w:rPr>
          <w:rFonts w:ascii="Times New Roman" w:hAnsi="Times New Roman" w:cs="Times New Roman"/>
          <w:sz w:val="24"/>
          <w:szCs w:val="24"/>
        </w:rPr>
        <w:t xml:space="preserve">forms </w:t>
      </w:r>
      <w:r w:rsidR="00103E1A">
        <w:rPr>
          <w:rFonts w:ascii="Times New Roman" w:hAnsi="Times New Roman" w:cs="Times New Roman"/>
          <w:sz w:val="24"/>
          <w:szCs w:val="24"/>
        </w:rPr>
        <w:t>and also it extends the hairlike projection into the wall of the uterus. Through this placenta, the nutrients are exchanged between the fetus and the mother. By 18-20 weeks the placenta is fully formed</w:t>
      </w:r>
      <w:r w:rsidR="00D27CA7">
        <w:rPr>
          <w:rFonts w:ascii="Times New Roman" w:hAnsi="Times New Roman" w:cs="Times New Roman"/>
          <w:sz w:val="24"/>
          <w:szCs w:val="24"/>
        </w:rPr>
        <w:t xml:space="preserve"> but it continues to grow</w:t>
      </w:r>
      <w:r w:rsidR="006A16B5">
        <w:rPr>
          <w:rFonts w:ascii="Times New Roman" w:hAnsi="Times New Roman" w:cs="Times New Roman"/>
          <w:sz w:val="24"/>
          <w:szCs w:val="24"/>
        </w:rPr>
        <w:t xml:space="preserve"> </w:t>
      </w:r>
      <w:r w:rsidR="006A16B5">
        <w:rPr>
          <w:rFonts w:ascii="Times New Roman" w:hAnsi="Times New Roman" w:cs="Times New Roman"/>
          <w:sz w:val="24"/>
          <w:szCs w:val="24"/>
        </w:rPr>
        <w:fldChar w:fldCharType="begin"/>
      </w:r>
      <w:r w:rsidR="00761298">
        <w:rPr>
          <w:rFonts w:ascii="Times New Roman" w:hAnsi="Times New Roman" w:cs="Times New Roman"/>
          <w:sz w:val="24"/>
          <w:szCs w:val="24"/>
        </w:rPr>
        <w:instrText xml:space="preserve"> ADDIN ZOTERO_ITEM CSL_CITATION {"citationID":"qEGUmzjE","properties":{"formattedCitation":"(Nierenberg, May 19, &amp; ET, n.d.)","plainCitation":"(Nierenberg, May 19, &amp; ET, n.d.)","noteIndex":0},"citationItems":[{"id":1293,"uris":["http://zotero.org/users/local/4C6u8dIT/items/8SEJGACH"],"uri":["http://zotero.org/users/local/4C6u8dIT/items/8SEJGACH"],"itemData":{"id":1293,"type":"webpage","title":"Body Changes During Pregnancy","container-title":"Live Science","abstract":"A woman's body undergoes many transformations during the nine months of pregnancy. Many are well known, but some bodily changes may be unexpected and catch some women by surprise.","URL":"https://www.livescience.com/50877-regnancy-body-changes.html","author":[{"family":"Nierenberg","given":"Cari"},{"family":"May 19","given":"Live Science Contributor |"},{"family":"ET","given":"2015 01:34am"}],"accessed":{"date-parts":[["2019",4,6]]}}}],"schema":"https://github.com/citation-style-language/schema/raw/master/csl-citation.json"} </w:instrText>
      </w:r>
      <w:r w:rsidR="006A16B5">
        <w:rPr>
          <w:rFonts w:ascii="Times New Roman" w:hAnsi="Times New Roman" w:cs="Times New Roman"/>
          <w:sz w:val="24"/>
          <w:szCs w:val="24"/>
        </w:rPr>
        <w:fldChar w:fldCharType="separate"/>
      </w:r>
      <w:r w:rsidR="00761298" w:rsidRPr="00761298">
        <w:rPr>
          <w:rFonts w:ascii="Times New Roman" w:hAnsi="Times New Roman" w:cs="Times New Roman"/>
          <w:sz w:val="24"/>
        </w:rPr>
        <w:t>(Nierenberg, May 19, &amp; ET, n.d.)</w:t>
      </w:r>
      <w:r w:rsidR="006A16B5">
        <w:rPr>
          <w:rFonts w:ascii="Times New Roman" w:hAnsi="Times New Roman" w:cs="Times New Roman"/>
          <w:sz w:val="24"/>
          <w:szCs w:val="24"/>
        </w:rPr>
        <w:fldChar w:fldCharType="end"/>
      </w:r>
      <w:r w:rsidR="00D27CA7">
        <w:rPr>
          <w:rFonts w:ascii="Times New Roman" w:hAnsi="Times New Roman" w:cs="Times New Roman"/>
          <w:sz w:val="24"/>
          <w:szCs w:val="24"/>
        </w:rPr>
        <w:t xml:space="preserve">. </w:t>
      </w:r>
    </w:p>
    <w:p w:rsidR="00E20E20" w:rsidRDefault="00DA1D2B" w:rsidP="001A3E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During each milestone, some key changes oc</w:t>
      </w:r>
      <w:r w:rsidR="00B32F96">
        <w:rPr>
          <w:rFonts w:ascii="Times New Roman" w:hAnsi="Times New Roman" w:cs="Times New Roman"/>
          <w:sz w:val="24"/>
          <w:szCs w:val="24"/>
        </w:rPr>
        <w:t xml:space="preserve">cur in the mother and the baby, during the first trimester of pregnancy the basic organs of the baby starts to develop. </w:t>
      </w:r>
      <w:r w:rsidR="00DC0F86">
        <w:rPr>
          <w:rFonts w:ascii="Times New Roman" w:hAnsi="Times New Roman" w:cs="Times New Roman"/>
          <w:sz w:val="24"/>
          <w:szCs w:val="24"/>
        </w:rPr>
        <w:t xml:space="preserve">Around this time some females feel nausea, within the first two months </w:t>
      </w:r>
      <w:r w:rsidR="00046F50">
        <w:rPr>
          <w:rFonts w:ascii="Times New Roman" w:hAnsi="Times New Roman" w:cs="Times New Roman"/>
          <w:sz w:val="24"/>
          <w:szCs w:val="24"/>
        </w:rPr>
        <w:t>the baby w</w:t>
      </w:r>
      <w:r w:rsidR="002A6243">
        <w:rPr>
          <w:rFonts w:ascii="Times New Roman" w:hAnsi="Times New Roman" w:cs="Times New Roman"/>
          <w:sz w:val="24"/>
          <w:szCs w:val="24"/>
        </w:rPr>
        <w:t>ill develop from a b</w:t>
      </w:r>
      <w:r w:rsidR="00046F50">
        <w:rPr>
          <w:rFonts w:ascii="Times New Roman" w:hAnsi="Times New Roman" w:cs="Times New Roman"/>
          <w:sz w:val="24"/>
          <w:szCs w:val="24"/>
        </w:rPr>
        <w:t>all of cells into an emb</w:t>
      </w:r>
      <w:r w:rsidR="002A6243">
        <w:rPr>
          <w:rFonts w:ascii="Times New Roman" w:hAnsi="Times New Roman" w:cs="Times New Roman"/>
          <w:sz w:val="24"/>
          <w:szCs w:val="24"/>
        </w:rPr>
        <w:t xml:space="preserve">ryo which develops into a baby. </w:t>
      </w:r>
      <w:r>
        <w:rPr>
          <w:rFonts w:ascii="Times New Roman" w:hAnsi="Times New Roman" w:cs="Times New Roman"/>
          <w:sz w:val="24"/>
          <w:szCs w:val="24"/>
        </w:rPr>
        <w:t>During the first trimester, the uterus will</w:t>
      </w:r>
      <w:r>
        <w:rPr>
          <w:rFonts w:ascii="Times New Roman" w:hAnsi="Times New Roman" w:cs="Times New Roman"/>
          <w:sz w:val="24"/>
          <w:szCs w:val="24"/>
        </w:rPr>
        <w:t xml:space="preserve"> grow in size and it will push on the bladder which causes frequent urination. The body also works overtime to make extra blood which leads towards lightheadedness. The muscles that are responsible to break down food become relaxed, hormonal changes also s</w:t>
      </w:r>
      <w:r>
        <w:rPr>
          <w:rFonts w:ascii="Times New Roman" w:hAnsi="Times New Roman" w:cs="Times New Roman"/>
          <w:sz w:val="24"/>
          <w:szCs w:val="24"/>
        </w:rPr>
        <w:t xml:space="preserve">low down during this process, food stays in the stomach for longer which creates heartburn. </w:t>
      </w:r>
      <w:r w:rsidR="00160840">
        <w:rPr>
          <w:rFonts w:ascii="Times New Roman" w:hAnsi="Times New Roman" w:cs="Times New Roman"/>
          <w:sz w:val="24"/>
          <w:szCs w:val="24"/>
        </w:rPr>
        <w:t xml:space="preserve">The skin also changes into rosy and shinny form </w:t>
      </w:r>
      <w:r w:rsidR="00160840">
        <w:rPr>
          <w:rFonts w:ascii="Times New Roman" w:hAnsi="Times New Roman" w:cs="Times New Roman"/>
          <w:sz w:val="24"/>
          <w:szCs w:val="24"/>
        </w:rPr>
        <w:lastRenderedPageBreak/>
        <w:t xml:space="preserve">which is caused by increased blood circulation. Early in pregnancy the breast size also changes because the hormones are getting prepared for breastfeeding. </w:t>
      </w:r>
      <w:r w:rsidR="00E57FBB">
        <w:rPr>
          <w:rFonts w:ascii="Times New Roman" w:hAnsi="Times New Roman" w:cs="Times New Roman"/>
          <w:sz w:val="24"/>
          <w:szCs w:val="24"/>
        </w:rPr>
        <w:t>The changes in the child are also apparent from body parts development to increase in size are also evident</w:t>
      </w:r>
      <w:r w:rsidR="00761298">
        <w:rPr>
          <w:rFonts w:ascii="Times New Roman" w:hAnsi="Times New Roman" w:cs="Times New Roman"/>
          <w:sz w:val="24"/>
          <w:szCs w:val="24"/>
        </w:rPr>
        <w:t xml:space="preserve"> </w:t>
      </w:r>
      <w:r w:rsidR="00761298">
        <w:rPr>
          <w:rFonts w:ascii="Times New Roman" w:hAnsi="Times New Roman" w:cs="Times New Roman"/>
          <w:sz w:val="24"/>
          <w:szCs w:val="24"/>
        </w:rPr>
        <w:fldChar w:fldCharType="begin"/>
      </w:r>
      <w:r w:rsidR="00761298">
        <w:rPr>
          <w:rFonts w:ascii="Times New Roman" w:hAnsi="Times New Roman" w:cs="Times New Roman"/>
          <w:sz w:val="24"/>
          <w:szCs w:val="24"/>
        </w:rPr>
        <w:instrText xml:space="preserve"> ADDIN ZOTERO_ITEM CSL_CITATION {"citationID":"rnB5vBnh","properties":{"formattedCitation":"(Geggel, August 12, &amp; ET, n.d.)","plainCitation":"(Geggel, August 12, &amp; ET, n.d.)","noteIndex":0},"citationItems":[{"id":1295,"uris":["http://zotero.org/users/local/4C6u8dIT/items/ZXZTDP8X"],"uri":["http://zotero.org/users/local/4C6u8dIT/items/ZXZTDP8X"],"itemData":{"id":1295,"type":"webpage","title":"18 Ways Pregnancy May Change Your Body Forever","container-title":"Live Science","abstract":"How does pregnancy affect a woman's body after she gives birth?","URL":"https://www.livescience.com/63291-post-pregnancy-changes.html","author":[{"family":"Geggel","given":"Laura"},{"family":"August 12","given":"Associate Editor |"},{"family":"ET","given":"2018 11:40am"}],"accessed":{"date-parts":[["2019",4,6]]}}}],"schema":"https://github.com/citation-style-language/schema/raw/master/csl-citation.json"} </w:instrText>
      </w:r>
      <w:r w:rsidR="00761298">
        <w:rPr>
          <w:rFonts w:ascii="Times New Roman" w:hAnsi="Times New Roman" w:cs="Times New Roman"/>
          <w:sz w:val="24"/>
          <w:szCs w:val="24"/>
        </w:rPr>
        <w:fldChar w:fldCharType="separate"/>
      </w:r>
      <w:r w:rsidR="00761298" w:rsidRPr="00761298">
        <w:rPr>
          <w:rFonts w:ascii="Times New Roman" w:hAnsi="Times New Roman" w:cs="Times New Roman"/>
          <w:sz w:val="24"/>
        </w:rPr>
        <w:t>(Geggel, August 12, &amp; ET, n.d.)</w:t>
      </w:r>
      <w:r w:rsidR="00761298">
        <w:rPr>
          <w:rFonts w:ascii="Times New Roman" w:hAnsi="Times New Roman" w:cs="Times New Roman"/>
          <w:sz w:val="24"/>
          <w:szCs w:val="24"/>
        </w:rPr>
        <w:fldChar w:fldCharType="end"/>
      </w:r>
      <w:r w:rsidR="00E57FBB">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3116"/>
        <w:gridCol w:w="3117"/>
        <w:gridCol w:w="3117"/>
      </w:tblGrid>
      <w:tr w:rsidR="004F064B" w:rsidTr="00F5298D">
        <w:tc>
          <w:tcPr>
            <w:tcW w:w="3116" w:type="dxa"/>
          </w:tcPr>
          <w:p w:rsidR="00F5298D" w:rsidRPr="001A3EB4" w:rsidRDefault="001A3EB4" w:rsidP="00D27CA7">
            <w:pPr>
              <w:spacing w:line="480" w:lineRule="auto"/>
              <w:rPr>
                <w:rFonts w:ascii="Times New Roman" w:hAnsi="Times New Roman" w:cs="Times New Roman"/>
                <w:b/>
                <w:sz w:val="24"/>
                <w:szCs w:val="24"/>
              </w:rPr>
            </w:pPr>
            <w:r>
              <w:rPr>
                <w:rFonts w:ascii="Times New Roman" w:hAnsi="Times New Roman" w:cs="Times New Roman"/>
                <w:b/>
                <w:sz w:val="24"/>
                <w:szCs w:val="24"/>
              </w:rPr>
              <w:t>First t</w:t>
            </w:r>
            <w:r w:rsidR="00DA1D2B" w:rsidRPr="001A3EB4">
              <w:rPr>
                <w:rFonts w:ascii="Times New Roman" w:hAnsi="Times New Roman" w:cs="Times New Roman"/>
                <w:b/>
                <w:sz w:val="24"/>
                <w:szCs w:val="24"/>
              </w:rPr>
              <w:t>rimester</w:t>
            </w:r>
          </w:p>
        </w:tc>
        <w:tc>
          <w:tcPr>
            <w:tcW w:w="3117" w:type="dxa"/>
          </w:tcPr>
          <w:p w:rsidR="00F5298D" w:rsidRPr="001A3EB4" w:rsidRDefault="00DA1D2B" w:rsidP="00D27CA7">
            <w:pPr>
              <w:spacing w:line="480" w:lineRule="auto"/>
              <w:rPr>
                <w:rFonts w:ascii="Times New Roman" w:hAnsi="Times New Roman" w:cs="Times New Roman"/>
                <w:b/>
                <w:sz w:val="24"/>
                <w:szCs w:val="24"/>
              </w:rPr>
            </w:pPr>
            <w:r w:rsidRPr="001A3EB4">
              <w:rPr>
                <w:rFonts w:ascii="Times New Roman" w:hAnsi="Times New Roman" w:cs="Times New Roman"/>
                <w:b/>
                <w:sz w:val="24"/>
                <w:szCs w:val="24"/>
              </w:rPr>
              <w:t>Second trimester</w:t>
            </w:r>
          </w:p>
        </w:tc>
        <w:tc>
          <w:tcPr>
            <w:tcW w:w="3117" w:type="dxa"/>
          </w:tcPr>
          <w:p w:rsidR="00F5298D" w:rsidRPr="001A3EB4" w:rsidRDefault="00DA1D2B" w:rsidP="00D27CA7">
            <w:pPr>
              <w:spacing w:line="480" w:lineRule="auto"/>
              <w:rPr>
                <w:rFonts w:ascii="Times New Roman" w:hAnsi="Times New Roman" w:cs="Times New Roman"/>
                <w:b/>
                <w:sz w:val="24"/>
                <w:szCs w:val="24"/>
              </w:rPr>
            </w:pPr>
            <w:r w:rsidRPr="001A3EB4">
              <w:rPr>
                <w:rFonts w:ascii="Times New Roman" w:hAnsi="Times New Roman" w:cs="Times New Roman"/>
                <w:b/>
                <w:sz w:val="24"/>
                <w:szCs w:val="24"/>
              </w:rPr>
              <w:t>Third trimers</w:t>
            </w:r>
          </w:p>
        </w:tc>
      </w:tr>
      <w:tr w:rsidR="004F064B" w:rsidTr="00F5298D">
        <w:tc>
          <w:tcPr>
            <w:tcW w:w="3116"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 5-6</w:t>
            </w:r>
          </w:p>
          <w:p w:rsidR="00407EC7"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Babby is the size of an ant. Hear </w:t>
            </w:r>
            <w:r>
              <w:rPr>
                <w:rFonts w:ascii="Times New Roman" w:hAnsi="Times New Roman" w:cs="Times New Roman"/>
                <w:sz w:val="24"/>
                <w:szCs w:val="24"/>
              </w:rPr>
              <w:t>begins to beat and facial expressions develop. Arms with fingers and legs are grown</w:t>
            </w: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s 15-16</w:t>
            </w:r>
          </w:p>
          <w:p w:rsidR="00FF2076"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Baby can see light flattering outside the womb. </w:t>
            </w:r>
            <w:r w:rsidR="00781A3B">
              <w:rPr>
                <w:rFonts w:ascii="Times New Roman" w:hAnsi="Times New Roman" w:cs="Times New Roman"/>
                <w:sz w:val="24"/>
                <w:szCs w:val="24"/>
              </w:rPr>
              <w:t>To develop air sacs into lung the baby starts to breath amniotic fluid.</w:t>
            </w: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Over 6-2 weeks</w:t>
            </w:r>
          </w:p>
          <w:p w:rsidR="0065388F"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baby brain will </w:t>
            </w:r>
            <w:r>
              <w:rPr>
                <w:rFonts w:ascii="Times New Roman" w:hAnsi="Times New Roman" w:cs="Times New Roman"/>
                <w:sz w:val="24"/>
                <w:szCs w:val="24"/>
              </w:rPr>
              <w:t>develop billions of neuron. Skin w</w:t>
            </w:r>
            <w:r w:rsidR="002C676C">
              <w:rPr>
                <w:rFonts w:ascii="Times New Roman" w:hAnsi="Times New Roman" w:cs="Times New Roman"/>
                <w:sz w:val="24"/>
                <w:szCs w:val="24"/>
              </w:rPr>
              <w:t>ill start filling out baby fats to prepare the baby for the outer world</w:t>
            </w:r>
          </w:p>
        </w:tc>
      </w:tr>
      <w:tr w:rsidR="004F064B" w:rsidTr="00F5298D">
        <w:tc>
          <w:tcPr>
            <w:tcW w:w="3116"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s 8-9</w:t>
            </w:r>
          </w:p>
          <w:p w:rsidR="00407EC7"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Baby can move limbs, has earlobes and also eyelids that are fused shut</w:t>
            </w: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 19-23</w:t>
            </w:r>
          </w:p>
          <w:p w:rsidR="00781A3B"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ther will feel the baby kick and movement. </w:t>
            </w: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Week </w:t>
            </w:r>
            <w:r>
              <w:rPr>
                <w:rFonts w:ascii="Times New Roman" w:hAnsi="Times New Roman" w:cs="Times New Roman"/>
                <w:sz w:val="24"/>
                <w:szCs w:val="24"/>
              </w:rPr>
              <w:t>28-34</w:t>
            </w:r>
          </w:p>
          <w:p w:rsidR="002C676C"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The weight of the baby will be 3 pounds and measures up to 7 inches. Can distinguish between light and dark.</w:t>
            </w:r>
          </w:p>
        </w:tc>
      </w:tr>
      <w:tr w:rsidR="004F064B" w:rsidTr="00F5298D">
        <w:tc>
          <w:tcPr>
            <w:tcW w:w="3116"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s 10-11</w:t>
            </w:r>
          </w:p>
          <w:p w:rsidR="00407EC7"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The embryo becomes a fetus</w:t>
            </w:r>
            <w:r w:rsidR="00FF2076">
              <w:rPr>
                <w:rFonts w:ascii="Times New Roman" w:hAnsi="Times New Roman" w:cs="Times New Roman"/>
                <w:sz w:val="24"/>
                <w:szCs w:val="24"/>
              </w:rPr>
              <w:t xml:space="preserve"> and has organs like liver, kidneys brain, etc. bones start to get hard and also genitalia develops externally </w:t>
            </w: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s 24-27</w:t>
            </w:r>
          </w:p>
          <w:p w:rsidR="00BC7239"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Tate buds of the baby develop, the brain also grows quickly. The weight of the baby is just one pound also the baby start sucking the thumb.</w:t>
            </w: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Week 37-39</w:t>
            </w:r>
          </w:p>
          <w:p w:rsidR="002C676C"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Baby is considered full-term. Lungs work and </w:t>
            </w:r>
            <w:r w:rsidR="00656F98">
              <w:rPr>
                <w:rFonts w:ascii="Times New Roman" w:hAnsi="Times New Roman" w:cs="Times New Roman"/>
                <w:sz w:val="24"/>
                <w:szCs w:val="24"/>
              </w:rPr>
              <w:t>have a full head of hair</w:t>
            </w:r>
          </w:p>
        </w:tc>
      </w:tr>
      <w:tr w:rsidR="004F064B" w:rsidTr="00F5298D">
        <w:tc>
          <w:tcPr>
            <w:tcW w:w="3116" w:type="dxa"/>
          </w:tcPr>
          <w:p w:rsidR="00F5298D" w:rsidRDefault="00F5298D" w:rsidP="00D27CA7">
            <w:pPr>
              <w:spacing w:line="480" w:lineRule="auto"/>
              <w:rPr>
                <w:rFonts w:ascii="Times New Roman" w:hAnsi="Times New Roman" w:cs="Times New Roman"/>
                <w:sz w:val="24"/>
                <w:szCs w:val="24"/>
              </w:rPr>
            </w:pPr>
          </w:p>
        </w:tc>
        <w:tc>
          <w:tcPr>
            <w:tcW w:w="3117" w:type="dxa"/>
          </w:tcPr>
          <w:p w:rsidR="00F5298D" w:rsidRDefault="00F5298D" w:rsidP="00D27CA7">
            <w:pPr>
              <w:spacing w:line="480" w:lineRule="auto"/>
              <w:rPr>
                <w:rFonts w:ascii="Times New Roman" w:hAnsi="Times New Roman" w:cs="Times New Roman"/>
                <w:sz w:val="24"/>
                <w:szCs w:val="24"/>
              </w:rPr>
            </w:pPr>
          </w:p>
        </w:tc>
        <w:tc>
          <w:tcPr>
            <w:tcW w:w="3117" w:type="dxa"/>
          </w:tcPr>
          <w:p w:rsidR="00F5298D"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 Week 40</w:t>
            </w:r>
          </w:p>
          <w:p w:rsidR="00656F98" w:rsidRDefault="00DA1D2B" w:rsidP="00D27CA7">
            <w:pPr>
              <w:spacing w:line="480" w:lineRule="auto"/>
              <w:rPr>
                <w:rFonts w:ascii="Times New Roman" w:hAnsi="Times New Roman" w:cs="Times New Roman"/>
                <w:sz w:val="24"/>
                <w:szCs w:val="24"/>
              </w:rPr>
            </w:pPr>
            <w:r>
              <w:rPr>
                <w:rFonts w:ascii="Times New Roman" w:hAnsi="Times New Roman" w:cs="Times New Roman"/>
                <w:sz w:val="24"/>
                <w:szCs w:val="24"/>
              </w:rPr>
              <w:t xml:space="preserve">Baby is ready for the outer world. average weight is 7 ½ and length is 20 inches. </w:t>
            </w:r>
          </w:p>
        </w:tc>
      </w:tr>
    </w:tbl>
    <w:p w:rsidR="00E57FBB" w:rsidRDefault="00E57FBB" w:rsidP="00D27CA7">
      <w:pPr>
        <w:spacing w:after="0" w:line="480" w:lineRule="auto"/>
        <w:rPr>
          <w:rFonts w:ascii="Times New Roman" w:hAnsi="Times New Roman" w:cs="Times New Roman"/>
          <w:sz w:val="24"/>
          <w:szCs w:val="24"/>
        </w:rPr>
      </w:pPr>
    </w:p>
    <w:p w:rsidR="00761298" w:rsidRDefault="00DA1D2B" w:rsidP="001A3E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cess of pregnancy can be quite hard both for the child and the mother. Because there are many changes that occur during this journey. It is important to note that </w:t>
      </w:r>
      <w:r>
        <w:rPr>
          <w:rFonts w:ascii="Times New Roman" w:hAnsi="Times New Roman" w:cs="Times New Roman"/>
          <w:sz w:val="24"/>
          <w:szCs w:val="24"/>
        </w:rPr>
        <w:t>along with physical changes there are various emotional changes that happen inside the body and even after the childbirth it is possible that the mother will feel emotionally stressed because of the hormonal changes and imbalance inside the body so it is i</w:t>
      </w:r>
      <w:r>
        <w:rPr>
          <w:rFonts w:ascii="Times New Roman" w:hAnsi="Times New Roman" w:cs="Times New Roman"/>
          <w:sz w:val="24"/>
          <w:szCs w:val="24"/>
        </w:rPr>
        <w:t>mportant to take care of both mother and child during each of these milestones.</w:t>
      </w:r>
    </w:p>
    <w:p w:rsidR="00D27CA7" w:rsidRDefault="00D27CA7" w:rsidP="00D27CA7">
      <w:pPr>
        <w:spacing w:after="0" w:line="480" w:lineRule="auto"/>
        <w:ind w:firstLine="720"/>
        <w:rPr>
          <w:rFonts w:ascii="Times New Roman" w:hAnsi="Times New Roman" w:cs="Times New Roman"/>
          <w:sz w:val="24"/>
          <w:szCs w:val="24"/>
        </w:rPr>
      </w:pPr>
    </w:p>
    <w:p w:rsidR="00D27CA7" w:rsidRDefault="00D27CA7"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550EFD">
      <w:pPr>
        <w:spacing w:after="0" w:line="480" w:lineRule="auto"/>
        <w:ind w:left="720" w:hanging="720"/>
        <w:rPr>
          <w:rFonts w:ascii="Times New Roman" w:hAnsi="Times New Roman" w:cs="Times New Roman"/>
          <w:sz w:val="24"/>
          <w:szCs w:val="24"/>
        </w:rPr>
      </w:pPr>
    </w:p>
    <w:p w:rsidR="00761298" w:rsidRDefault="00761298" w:rsidP="001A3EB4">
      <w:pPr>
        <w:spacing w:after="0" w:line="480" w:lineRule="auto"/>
        <w:rPr>
          <w:rFonts w:ascii="Times New Roman" w:hAnsi="Times New Roman" w:cs="Times New Roman"/>
          <w:sz w:val="24"/>
          <w:szCs w:val="24"/>
        </w:rPr>
      </w:pPr>
    </w:p>
    <w:p w:rsidR="001A3EB4" w:rsidRDefault="001A3EB4" w:rsidP="001A3EB4">
      <w:pPr>
        <w:spacing w:after="0" w:line="480" w:lineRule="auto"/>
        <w:rPr>
          <w:rFonts w:ascii="Times New Roman" w:hAnsi="Times New Roman" w:cs="Times New Roman"/>
          <w:sz w:val="24"/>
          <w:szCs w:val="24"/>
        </w:rPr>
      </w:pPr>
    </w:p>
    <w:p w:rsidR="00761298" w:rsidRPr="001A3EB4" w:rsidRDefault="00DA1D2B" w:rsidP="00761298">
      <w:pPr>
        <w:spacing w:after="0" w:line="480" w:lineRule="auto"/>
        <w:ind w:left="720" w:hanging="720"/>
        <w:jc w:val="center"/>
        <w:rPr>
          <w:rFonts w:ascii="Times New Roman" w:hAnsi="Times New Roman" w:cs="Times New Roman"/>
          <w:b/>
          <w:sz w:val="24"/>
          <w:szCs w:val="24"/>
        </w:rPr>
      </w:pPr>
      <w:r w:rsidRPr="001A3EB4">
        <w:rPr>
          <w:rFonts w:ascii="Times New Roman" w:hAnsi="Times New Roman" w:cs="Times New Roman"/>
          <w:b/>
          <w:sz w:val="24"/>
          <w:szCs w:val="24"/>
        </w:rPr>
        <w:lastRenderedPageBreak/>
        <w:t>References</w:t>
      </w:r>
    </w:p>
    <w:p w:rsidR="00761298" w:rsidRPr="00761298" w:rsidRDefault="00DA1D2B" w:rsidP="0076129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61298">
        <w:rPr>
          <w:rFonts w:ascii="Times New Roman" w:hAnsi="Times New Roman" w:cs="Times New Roman"/>
          <w:sz w:val="24"/>
        </w:rPr>
        <w:t>Geggel, L., August 12, A. E. |, &amp; ET, 2018</w:t>
      </w:r>
      <w:bookmarkStart w:id="0" w:name="_GoBack"/>
      <w:bookmarkEnd w:id="0"/>
      <w:r w:rsidRPr="00761298">
        <w:rPr>
          <w:rFonts w:ascii="Times New Roman" w:hAnsi="Times New Roman" w:cs="Times New Roman"/>
          <w:sz w:val="24"/>
        </w:rPr>
        <w:t xml:space="preserve"> 11:40am. (n.d.). 18 Ways </w:t>
      </w:r>
      <w:r w:rsidRPr="00761298">
        <w:rPr>
          <w:rFonts w:ascii="Times New Roman" w:hAnsi="Times New Roman" w:cs="Times New Roman"/>
          <w:sz w:val="24"/>
        </w:rPr>
        <w:t>Pregnancy May Change Your Body Forever. Retrieved April 6, 2019, from Live Science website: https://www.livescience.com/63291-post-pregnancy-changes.html</w:t>
      </w:r>
    </w:p>
    <w:p w:rsidR="00761298" w:rsidRPr="00761298" w:rsidRDefault="00DA1D2B" w:rsidP="00761298">
      <w:pPr>
        <w:pStyle w:val="Bibliography"/>
        <w:rPr>
          <w:rFonts w:ascii="Times New Roman" w:hAnsi="Times New Roman" w:cs="Times New Roman"/>
          <w:sz w:val="24"/>
        </w:rPr>
      </w:pPr>
      <w:r w:rsidRPr="00761298">
        <w:rPr>
          <w:rFonts w:ascii="Times New Roman" w:hAnsi="Times New Roman" w:cs="Times New Roman"/>
          <w:sz w:val="24"/>
        </w:rPr>
        <w:t>Hatfield, H. (n.d.). 6 Post-Pregnancy Body Changes No One Tells You About. Retrieved April 6, 2019, fr</w:t>
      </w:r>
      <w:r w:rsidRPr="00761298">
        <w:rPr>
          <w:rFonts w:ascii="Times New Roman" w:hAnsi="Times New Roman" w:cs="Times New Roman"/>
          <w:sz w:val="24"/>
        </w:rPr>
        <w:t>om WebMD website: https://www.webmd.com/parenting/baby/features/post-pregnancy-body-changes</w:t>
      </w:r>
    </w:p>
    <w:p w:rsidR="00761298" w:rsidRPr="00761298" w:rsidRDefault="00DA1D2B" w:rsidP="00761298">
      <w:pPr>
        <w:pStyle w:val="Bibliography"/>
        <w:rPr>
          <w:rFonts w:ascii="Times New Roman" w:hAnsi="Times New Roman" w:cs="Times New Roman"/>
          <w:sz w:val="24"/>
        </w:rPr>
      </w:pPr>
      <w:r w:rsidRPr="00761298">
        <w:rPr>
          <w:rFonts w:ascii="Times New Roman" w:hAnsi="Times New Roman" w:cs="Times New Roman"/>
          <w:sz w:val="24"/>
        </w:rPr>
        <w:t>Nierenberg, C., May 19, L. S. C. |, &amp; ET, 2015 01:34am. (n.d.). Body Changes During Pregnancy. Retrieved April 6, 2019, from Live Science website: https://www.lives</w:t>
      </w:r>
      <w:r w:rsidRPr="00761298">
        <w:rPr>
          <w:rFonts w:ascii="Times New Roman" w:hAnsi="Times New Roman" w:cs="Times New Roman"/>
          <w:sz w:val="24"/>
        </w:rPr>
        <w:t>cience.com/50877-regnancy-body-changes.html</w:t>
      </w:r>
    </w:p>
    <w:p w:rsidR="00761298" w:rsidRPr="00761298" w:rsidRDefault="00DA1D2B" w:rsidP="00761298">
      <w:pPr>
        <w:pStyle w:val="Bibliography"/>
        <w:rPr>
          <w:rFonts w:ascii="Times New Roman" w:hAnsi="Times New Roman" w:cs="Times New Roman"/>
          <w:sz w:val="24"/>
        </w:rPr>
      </w:pPr>
      <w:r w:rsidRPr="00761298">
        <w:rPr>
          <w:rFonts w:ascii="Times New Roman" w:hAnsi="Times New Roman" w:cs="Times New Roman"/>
          <w:sz w:val="24"/>
        </w:rPr>
        <w:t>Pregnancy After Transplantation: Milestones and Assessments of Risk - Armenti - 2011 - American Journal of Transplantation - Wiley Online Library. (n.d.). Retrieved April 6, 2019, from https://onlinelibrary.wiley</w:t>
      </w:r>
      <w:r w:rsidRPr="00761298">
        <w:rPr>
          <w:rFonts w:ascii="Times New Roman" w:hAnsi="Times New Roman" w:cs="Times New Roman"/>
          <w:sz w:val="24"/>
        </w:rPr>
        <w:t>.com/doi/full/10.1111/j.1600-6143.2011.03716.x</w:t>
      </w:r>
    </w:p>
    <w:p w:rsidR="00761298" w:rsidRPr="00761298" w:rsidRDefault="00DA1D2B" w:rsidP="00761298">
      <w:pPr>
        <w:pStyle w:val="Bibliography"/>
        <w:rPr>
          <w:rFonts w:ascii="Times New Roman" w:hAnsi="Times New Roman" w:cs="Times New Roman"/>
          <w:sz w:val="24"/>
        </w:rPr>
      </w:pPr>
      <w:r w:rsidRPr="00761298">
        <w:rPr>
          <w:rFonts w:ascii="Times New Roman" w:hAnsi="Times New Roman" w:cs="Times New Roman"/>
          <w:sz w:val="24"/>
        </w:rPr>
        <w:t>Stages of Development of the Fetus - Women’s Health Issues. (n.d.). Retrieved April 6, 2019, from MSD Manual Consumer Version website: https://www.msdmanuals.com/home/women-s-health-issues/normal-pregnancy/sta</w:t>
      </w:r>
      <w:r w:rsidRPr="00761298">
        <w:rPr>
          <w:rFonts w:ascii="Times New Roman" w:hAnsi="Times New Roman" w:cs="Times New Roman"/>
          <w:sz w:val="24"/>
        </w:rPr>
        <w:t>ges-of-development-of-the-fetus</w:t>
      </w:r>
    </w:p>
    <w:p w:rsidR="00761298" w:rsidRPr="0008177B" w:rsidRDefault="00DA1D2B"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76129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1D2B" w:rsidRDefault="00DA1D2B">
      <w:pPr>
        <w:spacing w:after="0" w:line="240" w:lineRule="auto"/>
      </w:pPr>
      <w:r>
        <w:separator/>
      </w:r>
    </w:p>
  </w:endnote>
  <w:endnote w:type="continuationSeparator" w:id="0">
    <w:p w:rsidR="00DA1D2B" w:rsidRDefault="00DA1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1D2B" w:rsidRDefault="00DA1D2B">
      <w:pPr>
        <w:spacing w:after="0" w:line="240" w:lineRule="auto"/>
      </w:pPr>
      <w:r>
        <w:separator/>
      </w:r>
    </w:p>
  </w:footnote>
  <w:footnote w:type="continuationSeparator" w:id="0">
    <w:p w:rsidR="00DA1D2B" w:rsidRDefault="00DA1D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A1D2B"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2913D3">
      <w:rPr>
        <w:rFonts w:ascii="Times New Roman" w:hAnsi="Times New Roman" w:cs="Times New Roman"/>
        <w:sz w:val="24"/>
        <w:szCs w:val="24"/>
      </w:rPr>
      <w:t xml:space="preserve">MILESTONES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647A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A1D2B"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MILESTONES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52EFB">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6F50"/>
    <w:rsid w:val="00055BC6"/>
    <w:rsid w:val="0008177B"/>
    <w:rsid w:val="000F5150"/>
    <w:rsid w:val="00103E1A"/>
    <w:rsid w:val="001046BD"/>
    <w:rsid w:val="00130A33"/>
    <w:rsid w:val="00132F6D"/>
    <w:rsid w:val="00141074"/>
    <w:rsid w:val="00160840"/>
    <w:rsid w:val="00187C02"/>
    <w:rsid w:val="001A02CC"/>
    <w:rsid w:val="001A3EB4"/>
    <w:rsid w:val="001A456D"/>
    <w:rsid w:val="001F2724"/>
    <w:rsid w:val="00255FEA"/>
    <w:rsid w:val="00267851"/>
    <w:rsid w:val="002777E7"/>
    <w:rsid w:val="002913D3"/>
    <w:rsid w:val="0029731A"/>
    <w:rsid w:val="002A6243"/>
    <w:rsid w:val="002C676C"/>
    <w:rsid w:val="002D4968"/>
    <w:rsid w:val="0034125C"/>
    <w:rsid w:val="0036369C"/>
    <w:rsid w:val="003C2D14"/>
    <w:rsid w:val="00407EC7"/>
    <w:rsid w:val="00424D2B"/>
    <w:rsid w:val="00455F00"/>
    <w:rsid w:val="00471063"/>
    <w:rsid w:val="00477C4D"/>
    <w:rsid w:val="004A07E8"/>
    <w:rsid w:val="004D6074"/>
    <w:rsid w:val="004F064B"/>
    <w:rsid w:val="00550EFD"/>
    <w:rsid w:val="005647A7"/>
    <w:rsid w:val="005C00D6"/>
    <w:rsid w:val="005C20F1"/>
    <w:rsid w:val="005F6C3F"/>
    <w:rsid w:val="005F6F03"/>
    <w:rsid w:val="00625C8F"/>
    <w:rsid w:val="00641F05"/>
    <w:rsid w:val="0065388F"/>
    <w:rsid w:val="00656F98"/>
    <w:rsid w:val="00690DFA"/>
    <w:rsid w:val="006A16B5"/>
    <w:rsid w:val="006E5DD9"/>
    <w:rsid w:val="00706BE7"/>
    <w:rsid w:val="00761298"/>
    <w:rsid w:val="00781A3B"/>
    <w:rsid w:val="007F73A2"/>
    <w:rsid w:val="00877CA7"/>
    <w:rsid w:val="009147A9"/>
    <w:rsid w:val="0091777C"/>
    <w:rsid w:val="0092475D"/>
    <w:rsid w:val="00955062"/>
    <w:rsid w:val="009D61EF"/>
    <w:rsid w:val="00A026C1"/>
    <w:rsid w:val="00A106AF"/>
    <w:rsid w:val="00A4374D"/>
    <w:rsid w:val="00AF7FD4"/>
    <w:rsid w:val="00B14FC5"/>
    <w:rsid w:val="00B32F96"/>
    <w:rsid w:val="00B405F9"/>
    <w:rsid w:val="00B42829"/>
    <w:rsid w:val="00B73412"/>
    <w:rsid w:val="00B73B1A"/>
    <w:rsid w:val="00BC7239"/>
    <w:rsid w:val="00C3411A"/>
    <w:rsid w:val="00C50FA6"/>
    <w:rsid w:val="00C5356B"/>
    <w:rsid w:val="00C74D28"/>
    <w:rsid w:val="00C75C92"/>
    <w:rsid w:val="00CA2688"/>
    <w:rsid w:val="00CC6AFD"/>
    <w:rsid w:val="00CF0A51"/>
    <w:rsid w:val="00D27CA7"/>
    <w:rsid w:val="00D5076D"/>
    <w:rsid w:val="00D758DC"/>
    <w:rsid w:val="00D95087"/>
    <w:rsid w:val="00DA1D2B"/>
    <w:rsid w:val="00DC0F86"/>
    <w:rsid w:val="00DF4844"/>
    <w:rsid w:val="00E20E20"/>
    <w:rsid w:val="00E57FBB"/>
    <w:rsid w:val="00EB0AD8"/>
    <w:rsid w:val="00EF1641"/>
    <w:rsid w:val="00F356DE"/>
    <w:rsid w:val="00F5298D"/>
    <w:rsid w:val="00F52EFB"/>
    <w:rsid w:val="00F94B9F"/>
    <w:rsid w:val="00FF2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1FC11"/>
  <w15:docId w15:val="{BEF1F863-0C2F-4D89-AE7D-6AE3C9600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table" w:styleId="TableGrid">
    <w:name w:val="Table Grid"/>
    <w:basedOn w:val="TableNormal"/>
    <w:uiPriority w:val="59"/>
    <w:rsid w:val="005F6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6129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013</Words>
  <Characters>1148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06T06:07:00Z</dcterms:created>
  <dcterms:modified xsi:type="dcterms:W3CDTF">2019-04-06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AWHFKph"/&gt;&lt;style id="http://www.zotero.org/styles/apa" locale="en-US" hasBibliography="1" bibliographyStyleHasBeenSet="1"/&gt;&lt;prefs&gt;&lt;pref name="fieldType" value="Field"/&gt;&lt;/prefs&gt;&lt;/data&gt;</vt:lpwstr>
  </property>
</Properties>
</file>